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363E2B9" w:rsidR="006D08F7" w:rsidRDefault="002966FB" w:rsidP="009313D4">
      <w:pPr>
        <w:pStyle w:val="Thesissectionheading"/>
      </w:pPr>
      <w:r>
        <w:t>Developmental temperature, repeatability of metabolic rate at different temperatures</w:t>
      </w: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4" w:history="1">
        <w:r w:rsidRPr="00B0332F">
          <w:rPr>
            <w:rStyle w:val="Hyperlink"/>
          </w:rPr>
          <w:t>fonti.kar@gmail.com</w:t>
        </w:r>
      </w:hyperlink>
    </w:p>
    <w:p w14:paraId="30DB159A" w14:textId="4D13F1FD" w:rsidR="002966FB" w:rsidRDefault="002966FB" w:rsidP="002966FB">
      <w:pPr>
        <w:pStyle w:val="Thesissectionheading"/>
      </w:pPr>
      <w:r>
        <w:t>Abstract</w:t>
      </w:r>
    </w:p>
    <w:p w14:paraId="089B62D3" w14:textId="56480168" w:rsidR="002966FB" w:rsidRDefault="002966FB" w:rsidP="002966FB">
      <w:pPr>
        <w:pStyle w:val="Thesissectionheading"/>
      </w:pPr>
      <w:r>
        <w:t>Keywords</w:t>
      </w:r>
    </w:p>
    <w:p w14:paraId="762CD457" w14:textId="77777777" w:rsidR="002966FB" w:rsidRDefault="002966FB" w:rsidP="002966FB">
      <w:pPr>
        <w:pStyle w:val="Thesisnormal"/>
      </w:pPr>
    </w:p>
    <w:p w14:paraId="4B8EB3AB" w14:textId="6BA04904" w:rsidR="00F17EF8" w:rsidRDefault="00B178E1" w:rsidP="009313D4">
      <w:pPr>
        <w:pStyle w:val="Thesissectionheading"/>
      </w:pPr>
      <w:r>
        <w:t>Introduction</w:t>
      </w:r>
    </w:p>
    <w:p w14:paraId="7F1E07E0" w14:textId="3E210C18" w:rsidR="00F17EF8" w:rsidRDefault="00F17EF8" w:rsidP="00F17EF8">
      <w:pPr>
        <w:pStyle w:val="Thesisnormal"/>
      </w:pPr>
    </w:p>
    <w:p w14:paraId="256E7D80" w14:textId="233715DB" w:rsidR="00BD5AC4" w:rsidRDefault="00B41612" w:rsidP="00B35650">
      <w:pPr>
        <w:pStyle w:val="Thesisnormal"/>
      </w:pPr>
      <w:r>
        <w:t>A substantial amount of variation in an individual’s phenotype is determined by critical processes that occur during embryonic d</w:t>
      </w:r>
      <w:r w:rsidR="00F17EF8">
        <w:t>evelopment</w:t>
      </w:r>
      <w:r>
        <w:t>. As such, e</w:t>
      </w:r>
      <w:r w:rsidR="00F17EF8">
        <w:t xml:space="preserve">nvironmental </w:t>
      </w:r>
      <w:r w:rsidR="00885D54">
        <w:t>perturbations</w:t>
      </w:r>
      <w:r w:rsidR="00F17EF8">
        <w:t xml:space="preserve"> </w:t>
      </w:r>
      <w:r>
        <w:t xml:space="preserve">during this sensiti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B62E2C">
        <w:t>Developmental plasticity</w:t>
      </w:r>
      <w:r w:rsidR="00BE5917">
        <w:t xml:space="preserve"> has major implications</w:t>
      </w:r>
      <w:r w:rsidR="00A83923">
        <w:t xml:space="preserve"> across many scales. Not only does developmental responses allow</w:t>
      </w:r>
      <w:r w:rsidR="00BE5917">
        <w:t xml:space="preserve"> </w:t>
      </w:r>
      <w:r w:rsidR="00A83923">
        <w:t xml:space="preserve">embryos to better prime themselves to variable environments that will have to eventually survive in (refs) </w:t>
      </w:r>
      <w:r w:rsidR="00A83923">
        <w:t>, but it can also influence population dynamics and facilitate the evolution of novel traits for selection to act upo</w:t>
      </w:r>
      <w:r w:rsidR="00D23CD0">
        <w:t>n</w:t>
      </w:r>
      <w:r w:rsidR="001B01CC">
        <w:t xml:space="preserve"> </w:t>
      </w:r>
      <w:r w:rsidR="001B01CC">
        <w:fldChar w:fldCharType="begin"/>
      </w:r>
      <w:r w:rsidR="001B01CC">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B01CC">
        <w:fldChar w:fldCharType="separate"/>
      </w:r>
      <w:r w:rsidR="001B01CC">
        <w:rPr>
          <w:noProof/>
        </w:rPr>
        <w:t>(Forsman, 2014; Moczek et al., 2011; West-Eberhard, 2003)</w:t>
      </w:r>
      <w:r w:rsidR="001B01CC">
        <w:fldChar w:fldCharType="end"/>
      </w:r>
      <w:r w:rsidR="00A83923">
        <w:t>.</w:t>
      </w:r>
    </w:p>
    <w:p w14:paraId="6A3ECA1A" w14:textId="77777777" w:rsidR="00BD5AC4" w:rsidRDefault="00BD5AC4" w:rsidP="00B35650">
      <w:pPr>
        <w:pStyle w:val="Thesisnormal"/>
      </w:pPr>
    </w:p>
    <w:p w14:paraId="1E2FB54C" w14:textId="05DC3AD7" w:rsidR="00885D54" w:rsidRDefault="00B35650" w:rsidP="00B35650">
      <w:pPr>
        <w:pStyle w:val="Thesisnormal"/>
      </w:pPr>
      <w:r>
        <w:t xml:space="preserve">After birth, </w:t>
      </w:r>
      <w:r w:rsidR="003907F1">
        <w:t xml:space="preserve">an individual’s </w:t>
      </w:r>
      <w:r w:rsidR="00B41612">
        <w:t xml:space="preserve">phenotype </w:t>
      </w:r>
      <w:r w:rsidR="003907F1">
        <w:t xml:space="preserve">can also </w:t>
      </w:r>
      <w:r w:rsidR="003907F1">
        <w:t xml:space="preserve">exhibit </w:t>
      </w:r>
      <w:r w:rsidR="003907F1">
        <w:t xml:space="preserve">reversible </w:t>
      </w:r>
      <w:r w:rsidR="003907F1">
        <w:t xml:space="preserve">plasticity </w:t>
      </w:r>
      <w:r w:rsidR="003907F1">
        <w:t>in response to</w:t>
      </w:r>
      <w:r w:rsidR="00B41612">
        <w:t xml:space="preserve"> environmental variation (</w:t>
      </w:r>
      <w:r w:rsidR="003907F1">
        <w:t xml:space="preserve">I </w:t>
      </w:r>
      <w:r w:rsidR="00B41612">
        <w:t>x E)</w:t>
      </w:r>
      <w:r w:rsidR="003907F1">
        <w:t xml:space="preserve">. Phenotypic plasticity may confer adaptive benefits as it allows individuals to express the most optimum phenotype depending on the surrounding conditions. Despite </w:t>
      </w:r>
      <w:r>
        <w:t>its</w:t>
      </w:r>
      <w:r w:rsidR="003907F1">
        <w:t xml:space="preserve"> importance</w:t>
      </w:r>
      <w:r>
        <w:t xml:space="preserve"> for population persistence</w:t>
      </w:r>
      <w:r w:rsidR="003907F1">
        <w:t xml:space="preserve">, we have a limited understanding on how developmental cues </w:t>
      </w:r>
      <w:r w:rsidR="00B62E2C">
        <w:t>can</w:t>
      </w:r>
      <w:r w:rsidR="003907F1">
        <w:t xml:space="preserve"> impact </w:t>
      </w:r>
      <w:r>
        <w:t xml:space="preserve">an individual’s </w:t>
      </w:r>
      <w:r w:rsidR="00B62E2C">
        <w:t xml:space="preserve">capacity to adjust to environment. </w:t>
      </w:r>
    </w:p>
    <w:p w14:paraId="6CC9F317" w14:textId="1A7FA0E9" w:rsidR="00BD5AC4" w:rsidRDefault="00BD5AC4" w:rsidP="00B35650">
      <w:pPr>
        <w:pStyle w:val="Thesisnormal"/>
      </w:pPr>
    </w:p>
    <w:p w14:paraId="2D4CBF52" w14:textId="77777777" w:rsidR="00BD5AC4" w:rsidRDefault="00BD5AC4" w:rsidP="00B35650">
      <w:pPr>
        <w:pStyle w:val="Thesisnormal"/>
      </w:pPr>
    </w:p>
    <w:p w14:paraId="7264A1B4" w14:textId="416ED17A" w:rsidR="00BD5AC4" w:rsidRDefault="00BD5AC4" w:rsidP="00BD5AC4">
      <w:pPr>
        <w:pStyle w:val="Thesisnormal"/>
        <w:ind w:firstLine="720"/>
      </w:pPr>
      <w:r>
        <w:t>[Devo plasticity x trait mean]</w:t>
      </w:r>
    </w:p>
    <w:p w14:paraId="536714C7" w14:textId="5F115263" w:rsidR="00BD5AC4" w:rsidRDefault="00BD5AC4" w:rsidP="00BD5AC4">
      <w:pPr>
        <w:pStyle w:val="Thesisnormal"/>
        <w:ind w:firstLine="720"/>
      </w:pPr>
      <w:r>
        <w:t>[Devo plasticity x trait mean</w:t>
      </w:r>
      <w:r>
        <w:t xml:space="preserve"> x E</w:t>
      </w:r>
      <w:r>
        <w:t>]</w:t>
      </w:r>
    </w:p>
    <w:p w14:paraId="7E351532" w14:textId="5F845D41" w:rsidR="00BD5AC4" w:rsidRDefault="00BD5AC4" w:rsidP="00BD5AC4">
      <w:pPr>
        <w:pStyle w:val="Thesisnormal"/>
        <w:ind w:firstLine="720"/>
      </w:pPr>
      <w:r>
        <w:t xml:space="preserve">[Devo plasticity x trait </w:t>
      </w:r>
      <w:r>
        <w:t>variance</w:t>
      </w:r>
      <w:r>
        <w:t>]</w:t>
      </w:r>
    </w:p>
    <w:p w14:paraId="694CFD0D" w14:textId="202C9E21" w:rsidR="00BD5AC4" w:rsidRDefault="00BD5AC4" w:rsidP="00BD5AC4">
      <w:pPr>
        <w:pStyle w:val="Thesisnormal"/>
        <w:ind w:firstLine="720"/>
      </w:pPr>
      <w:r>
        <w:t xml:space="preserve">[Devo plasticity x </w:t>
      </w:r>
      <w:r>
        <w:t>MR</w:t>
      </w:r>
      <w:r>
        <w:t xml:space="preserve"> x E]</w:t>
      </w:r>
    </w:p>
    <w:p w14:paraId="73FA6DA3" w14:textId="77777777" w:rsidR="00BD5AC4" w:rsidRDefault="00BD5AC4" w:rsidP="00BD5AC4">
      <w:pPr>
        <w:pStyle w:val="Thesisnormal"/>
        <w:ind w:firstLine="720"/>
      </w:pPr>
    </w:p>
    <w:p w14:paraId="19B4DAA1" w14:textId="557B0CB5" w:rsidR="00BD5AC4" w:rsidRDefault="00BD5AC4" w:rsidP="00BD5AC4">
      <w:pPr>
        <w:pStyle w:val="Thesisnormal"/>
        <w:ind w:firstLine="720"/>
      </w:pPr>
    </w:p>
    <w:p w14:paraId="4AFD8D92" w14:textId="77777777" w:rsidR="00BD5AC4" w:rsidRDefault="00BD5AC4" w:rsidP="00F17EF8">
      <w:pPr>
        <w:pStyle w:val="Thesisnormal"/>
      </w:pPr>
    </w:p>
    <w:p w14:paraId="2B51C592" w14:textId="12E0D8A7" w:rsidR="00885D54" w:rsidRDefault="00885D54" w:rsidP="00F17EF8">
      <w:pPr>
        <w:pStyle w:val="Thesisnormal"/>
      </w:pPr>
      <w:proofErr w:type="spellStart"/>
      <w:r>
        <w:lastRenderedPageBreak/>
        <w:t>M</w:t>
      </w:r>
      <w:proofErr w:type="spellEnd"/>
      <w:r>
        <w:t>etabolic rate and how it can affect other key life history traits that can change population dynamics</w:t>
      </w:r>
      <w:r w:rsidR="00ED1FA0">
        <w:t xml:space="preserve">. We don’t know how developmental environments can change plasticity of traits. The reaction norm of traits. How </w:t>
      </w:r>
      <w:proofErr w:type="gramStart"/>
      <w:r w:rsidR="00ED1FA0">
        <w:t>animals</w:t>
      </w:r>
      <w:proofErr w:type="gramEnd"/>
      <w:r w:rsidR="00ED1FA0">
        <w:t xml:space="preserve"> response to environmental cues. </w:t>
      </w:r>
    </w:p>
    <w:p w14:paraId="6AE7711F" w14:textId="4BEBA739" w:rsidR="00885D54" w:rsidRDefault="00885D54" w:rsidP="00F17EF8">
      <w:pPr>
        <w:pStyle w:val="Thesisnormal"/>
      </w:pPr>
    </w:p>
    <w:p w14:paraId="2A7B2461" w14:textId="6CD85DBD" w:rsidR="00885D54" w:rsidRDefault="00885D54" w:rsidP="00F17EF8">
      <w:pPr>
        <w:pStyle w:val="Thesisnormal"/>
      </w:pPr>
      <w:r>
        <w:t xml:space="preserve">Repeatability = capacity for selection to act on phenotype, can only evolve if there is underlying genetic variation. We don’t know if developmental stressors can change expression of </w:t>
      </w:r>
      <w:proofErr w:type="spellStart"/>
      <w:r>
        <w:t>phenoptyic</w:t>
      </w:r>
      <w:proofErr w:type="spellEnd"/>
      <w:r>
        <w:t xml:space="preserve"> and genotypic variation</w:t>
      </w:r>
    </w:p>
    <w:p w14:paraId="45642AD8" w14:textId="08BF527C" w:rsidR="00EF3815" w:rsidRDefault="004179F6" w:rsidP="00125B6F">
      <w:pPr>
        <w:spacing w:before="240"/>
        <w:ind w:firstLine="720"/>
        <w:contextualSpacing/>
        <w:rPr>
          <w:rFonts w:eastAsia="Yu Mincho" w:cs="Times New Roman"/>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Over XX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the 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 xml:space="preserve">temperature-specific repeatability; (3) temperature-specific </w:t>
      </w:r>
      <w:r w:rsidR="007D6DCC" w:rsidRPr="007D6DCC">
        <w:rPr>
          <w:rFonts w:eastAsia="Calibri" w:cs="Times New Roman"/>
          <w:highlight w:val="yellow"/>
          <w:lang w:val="en-GB"/>
        </w:rPr>
        <w:t>heritability</w:t>
      </w:r>
      <w:r w:rsidR="007D6DCC">
        <w:rPr>
          <w:rFonts w:eastAsia="Calibri" w:cs="Times New Roman"/>
          <w:lang w:val="en-GB"/>
        </w:rPr>
        <w:t xml:space="preserve">; and finally (4) the phenotypic and genetic correlations of metabolic rate among different temperatures? </w:t>
      </w:r>
      <w:r w:rsidR="00125B6F">
        <w:rPr>
          <w:rFonts w:eastAsia="Calibri" w:cs="Times New Roman"/>
          <w:lang w:val="en-GB"/>
        </w:rPr>
        <w:t xml:space="preserve">We expect lizards that hatched from the hot developmental temperature would have on average higher metabolic rates. [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9313D4">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0B487F99"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proofErr w:type="gramStart"/>
      <w:r w:rsidR="00091EC6" w:rsidRPr="004179F6">
        <w:rPr>
          <w:rFonts w:eastAsia="Times New Roman" w:cs="Times New Roman"/>
          <w:i/>
          <w:color w:val="000000"/>
          <w:sz w:val="26"/>
          <w:szCs w:val="26"/>
          <w:lang w:val="en-GB"/>
        </w:rPr>
        <w:t>And</w:t>
      </w:r>
      <w:proofErr w:type="gramEnd"/>
      <w:r w:rsidR="00091EC6" w:rsidRPr="004179F6">
        <w:rPr>
          <w:rFonts w:eastAsia="Times New Roman" w:cs="Times New Roman"/>
          <w:i/>
          <w:color w:val="000000"/>
          <w:sz w:val="26"/>
          <w:szCs w:val="26"/>
          <w:lang w:val="en-GB"/>
        </w:rPr>
        <w:t xml:space="preserve">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w:t>
      </w:r>
      <w:proofErr w:type="gramStart"/>
      <w:r w:rsidR="004179F6" w:rsidRPr="004179F6">
        <w:rPr>
          <w:rFonts w:eastAsia="Calibri" w:cs="Times New Roman"/>
          <w:lang w:val="en-GB"/>
        </w:rPr>
        <w:t xml:space="preserve">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proofErr w:type="gram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0"/>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0"/>
      <w:r w:rsidR="00406BF7" w:rsidRPr="00406BF7">
        <w:rPr>
          <w:rStyle w:val="CommentReference"/>
          <w:rFonts w:asciiTheme="minorHAnsi" w:hAnsiTheme="minorHAnsi"/>
          <w:lang w:val="en-US"/>
        </w:rPr>
        <w:commentReference w:id="0"/>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w:t>
      </w:r>
      <w:r w:rsidR="004179F6" w:rsidRPr="004179F6">
        <w:rPr>
          <w:rFonts w:eastAsia="Calibri" w:cs="Times New Roman"/>
          <w:lang w:val="en-GB"/>
        </w:rPr>
        <w:lastRenderedPageBreak/>
        <w:t>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1"/>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1"/>
      <w:r w:rsidR="008A188E">
        <w:rPr>
          <w:rStyle w:val="CommentReference"/>
          <w:rFonts w:asciiTheme="minorHAnsi" w:hAnsiTheme="minorHAnsi"/>
          <w:lang w:val="en-US"/>
        </w:rPr>
        <w:commentReference w:id="1"/>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2"/>
      <w:r w:rsidR="008A188E" w:rsidRPr="008A188E">
        <w:rPr>
          <w:rFonts w:eastAsia="Calibri" w:cs="Times New Roman"/>
          <w:lang w:val="en-GB"/>
        </w:rPr>
        <w:t xml:space="preserve"> (Kar et al unpublished – Chapter 3).</w:t>
      </w:r>
      <w:commentRangeEnd w:id="2"/>
      <w:r w:rsidR="008A188E">
        <w:rPr>
          <w:rStyle w:val="CommentReference"/>
          <w:rFonts w:asciiTheme="minorHAnsi" w:hAnsiTheme="minorHAnsi"/>
          <w:lang w:val="en-US"/>
        </w:rPr>
        <w:commentReference w:id="2"/>
      </w:r>
    </w:p>
    <w:p w14:paraId="5F672059" w14:textId="1250E96D" w:rsidR="00037F1D" w:rsidRDefault="00037F1D" w:rsidP="009313D4">
      <w:pPr>
        <w:pStyle w:val="Thesisnormal"/>
      </w:pPr>
    </w:p>
    <w:p w14:paraId="66804BF3" w14:textId="6CEE0FE7"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proofErr w:type="gramStart"/>
      <w:r>
        <w:rPr>
          <w:rFonts w:eastAsia="Yu Gothic Light" w:cs="Times New Roman"/>
          <w:i/>
          <w:color w:val="000000"/>
          <w:sz w:val="26"/>
          <w:szCs w:val="26"/>
        </w:rPr>
        <w:t>And</w:t>
      </w:r>
      <w:proofErr w:type="gramEnd"/>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proofErr w:type="gramStart"/>
      <w:r w:rsidR="009313D4" w:rsidRPr="009313D4">
        <w:rPr>
          <w:rFonts w:eastAsia="Yu Mincho" w:cs="Times New Roman"/>
        </w:rPr>
        <w:t>closed-system</w:t>
      </w:r>
      <w:proofErr w:type="gramEnd"/>
      <w:r w:rsidR="009313D4" w:rsidRPr="009313D4">
        <w:rPr>
          <w:rFonts w:eastAsia="Yu Mincho" w:cs="Times New Roman"/>
        </w:rPr>
        <w:t xml:space="preserve">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w:t>
      </w:r>
      <w:proofErr w:type="gramStart"/>
      <w:r w:rsidR="009313D4" w:rsidRPr="009313D4">
        <w:rPr>
          <w:rFonts w:eastAsia="Yu Mincho" w:cs="Times New Roman"/>
        </w:rPr>
        <w:t>min</w:t>
      </w:r>
      <w:r w:rsidR="009313D4" w:rsidRPr="009313D4">
        <w:rPr>
          <w:rFonts w:eastAsia="Yu Mincho" w:cs="Times New Roman"/>
          <w:vertAlign w:val="superscript"/>
        </w:rPr>
        <w:t>-1</w:t>
      </w:r>
      <w:proofErr w:type="gramEnd"/>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24E00EA0"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3C3D0C">
        <w:rPr>
          <w:color w:val="000000" w:themeColor="text1"/>
        </w:rPr>
        <w:t>ced</w:t>
      </w:r>
      <w:r w:rsidR="009313D4" w:rsidRPr="009313D4">
        <w:rPr>
          <w:rFonts w:eastAsia="Yu Mincho" w:cs="Times New Roman"/>
        </w:rPr>
        <w:t xml:space="preserve"> a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w:t>
      </w:r>
      <w:r w:rsidR="009313D4" w:rsidRPr="009313D4">
        <w:rPr>
          <w:rFonts w:eastAsia="Yu Mincho" w:cs="Times New Roman"/>
        </w:rPr>
        <w:lastRenderedPageBreak/>
        <w:t>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4864BB"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E80DC7B" w14:textId="3097647A" w:rsidR="00E91E80" w:rsidRDefault="00E91E80" w:rsidP="00C47CBB">
      <w:pPr>
        <w:contextualSpacing/>
        <w:rPr>
          <w:rFonts w:eastAsia="Yu Mincho" w:cs="Times New Roman"/>
        </w:rPr>
      </w:pPr>
    </w:p>
    <w:p w14:paraId="3AF677A9" w14:textId="6E4C592F" w:rsidR="00E91E80" w:rsidRPr="00C47CBB" w:rsidRDefault="00E91E80" w:rsidP="00E91E80">
      <w:pPr>
        <w:pStyle w:val="Thesissubheading"/>
      </w:pPr>
      <w:commentRangeStart w:id="3"/>
      <w:r w:rsidRPr="00E91E80">
        <w:rPr>
          <w:highlight w:val="yellow"/>
        </w:rPr>
        <w:t>SNP</w:t>
      </w:r>
      <w:commentRangeEnd w:id="3"/>
      <w:r>
        <w:rPr>
          <w:rStyle w:val="CommentReference"/>
          <w:rFonts w:asciiTheme="minorHAnsi" w:eastAsiaTheme="minorEastAsia" w:hAnsiTheme="minorHAnsi" w:cstheme="minorBidi"/>
          <w:bCs w:val="0"/>
          <w:i w:val="0"/>
          <w:lang w:val="en-US"/>
        </w:rPr>
        <w:commentReference w:id="3"/>
      </w:r>
      <w:r w:rsidRPr="00E91E80">
        <w:rPr>
          <w:highlight w:val="yellow"/>
        </w:rPr>
        <w:t xml:space="preserve"> Analyses </w:t>
      </w:r>
      <w:proofErr w:type="gramStart"/>
      <w:r w:rsidRPr="00E91E80">
        <w:rPr>
          <w:highlight w:val="yellow"/>
        </w:rPr>
        <w:t>And</w:t>
      </w:r>
      <w:proofErr w:type="gramEnd"/>
      <w:r w:rsidRPr="00E91E80">
        <w:rPr>
          <w:highlight w:val="yellow"/>
        </w:rPr>
        <w:t xml:space="preserve"> Genomic relatedness matrix</w:t>
      </w:r>
    </w:p>
    <w:p w14:paraId="73D8885F" w14:textId="58FC9E0E" w:rsidR="00B902D9" w:rsidRDefault="00B178E1" w:rsidP="00DE7706">
      <w:pPr>
        <w:pStyle w:val="Thesissectionheading"/>
      </w:pPr>
      <w:r w:rsidRPr="00B178E1">
        <w:t>Statistical analysis</w:t>
      </w:r>
    </w:p>
    <w:p w14:paraId="363D5D0F" w14:textId="0B699EA0"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1B01CC" w:rsidRPr="001B01CC">
        <w:rPr>
          <w:rFonts w:cs="Times New Roman"/>
          <w:lang w:val="en-GB"/>
        </w:rPr>
        <w:t>(</w:t>
      </w:r>
      <w:proofErr w:type="spellStart"/>
      <w:r w:rsidR="001B01CC" w:rsidRPr="001B01CC">
        <w:rPr>
          <w:rFonts w:cs="Times New Roman"/>
          <w:lang w:val="en-GB"/>
        </w:rPr>
        <w:t>Bürkner</w:t>
      </w:r>
      <w:proofErr w:type="spellEnd"/>
      <w:r w:rsidR="001B01CC" w:rsidRPr="001B01CC">
        <w:rPr>
          <w:rFonts w:cs="Times New Roman"/>
          <w:lang w:val="en-GB"/>
        </w:rPr>
        <w:t>, 2017)</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r w:rsidR="00483ACE">
        <w:t>was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DE7706">
        <w:t>XXXX</w:t>
      </w:r>
      <w:r w:rsidR="00DE7706" w:rsidRPr="00471098">
        <w:t xml:space="preserve"> iterations with a burn in of </w:t>
      </w:r>
      <w:r w:rsidR="00DE7706">
        <w:t>XXXX,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5C80ADC0"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p>
    <w:p w14:paraId="2FB988BD" w14:textId="7FAD9E83"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used model selection to determine the most appropriate random effects structure for our analysis. We </w:t>
      </w:r>
      <w:r w:rsidR="00773921">
        <w:t xml:space="preserve">compared WAIC values of </w:t>
      </w:r>
      <w:r>
        <w:t>four different models</w:t>
      </w:r>
      <w:r w:rsidR="00773921">
        <w:t xml:space="preserve"> with varying </w:t>
      </w:r>
      <w:r w:rsidR="005F5ED0">
        <w:t>complexity</w:t>
      </w:r>
      <w:r w:rsidR="00773921">
        <w:t xml:space="preserve"> of random effects (Table SX). In all models, temperature and body mass were included as fixed effects. </w:t>
      </w:r>
      <w:r w:rsidR="003C3D0C">
        <w:t xml:space="preserve">Despite our efforts in running more </w:t>
      </w:r>
      <w:r w:rsidR="003C3D0C">
        <w:lastRenderedPageBreak/>
        <w:t>iterations and setting 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 and measurement error and a random slope for lizard identity only</w:t>
      </w:r>
      <w:r w:rsidR="000751A6">
        <w:t xml:space="preserve"> for all subsequent analyses. </w:t>
      </w:r>
    </w:p>
    <w:p w14:paraId="5A4AFD89" w14:textId="7F03B514" w:rsidR="002504B3" w:rsidRDefault="000751A6" w:rsidP="002504B3">
      <w:pPr>
        <w:pStyle w:val="BodyText"/>
        <w:ind w:firstLine="720"/>
      </w:pPr>
      <w:r>
        <w:t xml:space="preserve">Heterogenous residual variance may also influence estimates of repeatability and heritability. 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values</w:t>
      </w:r>
      <w:r>
        <w:t xml:space="preserve">. </w:t>
      </w:r>
      <w:r w:rsidR="00EC5D25">
        <w:rPr>
          <w:highlight w:val="yellow"/>
        </w:rPr>
        <w:t>Homogenous</w:t>
      </w:r>
      <w:r w:rsidRPr="00E91E80">
        <w:rPr>
          <w:highlight w:val="yellow"/>
        </w:rPr>
        <w:t xml:space="preserve"> variance was better supported </w:t>
      </w:r>
      <w:r w:rsidR="00EC5D25">
        <w:rPr>
          <w:highlight w:val="yellow"/>
        </w:rPr>
        <w:t xml:space="preserve">by our data, as such </w:t>
      </w:r>
      <w:r w:rsidR="00EC5D25">
        <w:t>we did not</w:t>
      </w:r>
      <w:r>
        <w:t xml:space="preserve"> incorporated heterogenous variance our models</w:t>
      </w:r>
      <w:r w:rsidR="00EC5D25">
        <w:t xml:space="preserve"> </w:t>
      </w:r>
      <w:r w:rsidR="00EC5D25" w:rsidRPr="00E91E80">
        <w:rPr>
          <w:highlight w:val="yellow"/>
        </w:rPr>
        <w:t>(Table SX)</w:t>
      </w:r>
      <w:r>
        <w:t xml:space="preserve">. </w:t>
      </w:r>
    </w:p>
    <w:p w14:paraId="468ABE38" w14:textId="7D81218E" w:rsidR="002504B3" w:rsidRPr="002504B3" w:rsidRDefault="002504B3" w:rsidP="002504B3">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your sample size and statistical power to test hypotheses. </w:t>
      </w:r>
      <w:r w:rsidR="00DB5114">
        <w:t xml:space="preserve">We performed imputation during model fitting in all of analyses described below and also performed the same analyses using complete case data which are presented in the ESM. </w:t>
      </w:r>
      <w:r w:rsidR="00DB5114" w:rsidRPr="00DB5114">
        <w:rPr>
          <w:highlight w:val="yellow"/>
        </w:rPr>
        <w:t>Overall, conclusions did/did not match across imputation and complete case analyses and we therefore present the imputation analysis in the main text.</w:t>
      </w:r>
      <w:r w:rsidR="00DB5114">
        <w:t xml:space="preserve"> </w:t>
      </w:r>
    </w:p>
    <w:p w14:paraId="7F2B7151" w14:textId="5F0BE065" w:rsidR="00406BF7" w:rsidRDefault="00E91E80" w:rsidP="00406BF7">
      <w:pPr>
        <w:pStyle w:val="Thesissubheading"/>
        <w:rPr>
          <w:i w:val="0"/>
          <w:iCs/>
        </w:rPr>
      </w:pPr>
      <w:r>
        <w:t>D</w:t>
      </w:r>
      <w:r w:rsidR="00406BF7">
        <w:t>evelopmental temperature</w:t>
      </w:r>
      <w:r>
        <w:t xml:space="preserve"> and its</w:t>
      </w:r>
      <w:r w:rsidR="00406BF7">
        <w:t xml:space="preserve"> impact </w:t>
      </w:r>
      <w:r>
        <w:t xml:space="preserve">on </w:t>
      </w:r>
      <w:r w:rsidR="00406BF7">
        <w:t>thermal reaction norms of metabolic rate</w:t>
      </w:r>
    </w:p>
    <w:p w14:paraId="422134F3" w14:textId="77777777" w:rsidR="004F02F9" w:rsidRDefault="004F02F9" w:rsidP="004F02F9"/>
    <w:p w14:paraId="2862BD60" w14:textId="25AED5BE" w:rsidR="00EC7F0B" w:rsidRPr="004F02F9" w:rsidRDefault="00EC7F0B" w:rsidP="00EC7F0B">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r w:rsidR="00EF6C0A">
        <w:t>We also fitted an interaction term between treatment and b</w:t>
      </w:r>
      <w:r>
        <w:t>ody mass</w:t>
      </w:r>
      <w:r w:rsidR="00EF6C0A">
        <w:t xml:space="preserve"> as previous studies showed that incubation temperature can affect mass and growth rate.</w:t>
      </w:r>
      <w:r w:rsidR="005B0E63">
        <w:t xml:space="preserve"> However</w:t>
      </w:r>
      <w:r w:rsidR="008059CF">
        <w:t>,</w:t>
      </w:r>
      <w:r w:rsidR="005B0E63">
        <w:t xml:space="preserve"> the treatment by body mass interaction was non-significant (Table SXX), we therefore dropped the interaction and refitted the model. </w:t>
      </w:r>
      <w:r w:rsidR="00EF6C0A">
        <w:t>Z</w:t>
      </w:r>
      <w:r w:rsidR="00FB0D77">
        <w:t>-</w:t>
      </w:r>
      <w:r>
        <w:t xml:space="preserve">transformed age (measurement date – lizard hatch date) </w:t>
      </w:r>
      <w:r w:rsidR="00EF6C0A">
        <w:t>was</w:t>
      </w:r>
      <w:r>
        <w:t xml:space="preserve"> included as </w:t>
      </w:r>
      <w:r w:rsidR="00EF6C0A">
        <w:t xml:space="preserve">a </w:t>
      </w:r>
      <w:r>
        <w:t xml:space="preserve">covariate. </w:t>
      </w:r>
      <w:r w:rsidR="00065772">
        <w:t>[</w:t>
      </w:r>
      <w:r>
        <w:t xml:space="preserve">Lizard identity and </w:t>
      </w:r>
      <w:r w:rsidR="001826A5">
        <w:t xml:space="preserve">measurement error as random </w:t>
      </w:r>
      <w:r w:rsidR="00065772">
        <w:t>effects].</w:t>
      </w:r>
      <w:r w:rsidR="00D56A81">
        <w:t xml:space="preserve"> </w:t>
      </w:r>
    </w:p>
    <w:p w14:paraId="70CB8EF5" w14:textId="7DD7CA2A" w:rsidR="00406BF7" w:rsidRDefault="00E91E80" w:rsidP="00406BF7">
      <w:pPr>
        <w:pStyle w:val="Thesissubheading"/>
      </w:pPr>
      <w:r>
        <w:t xml:space="preserve">Does developmental temperature influence </w:t>
      </w:r>
      <w:r w:rsidR="00406BF7">
        <w:t>temperature specific repeatability</w:t>
      </w:r>
      <w:r>
        <w:t xml:space="preserve"> and heritability </w:t>
      </w:r>
      <w:r w:rsidR="00406BF7">
        <w:t xml:space="preserve">of metabolic rate? </w:t>
      </w:r>
    </w:p>
    <w:p w14:paraId="5A73B8EC" w14:textId="248A25C1" w:rsidR="006C3070" w:rsidRDefault="006C3070" w:rsidP="006C3070"/>
    <w:p w14:paraId="0AE70ED6" w14:textId="5D30D260" w:rsidR="003F5756" w:rsidRDefault="00EF6C0A" w:rsidP="00CD333D">
      <w:r>
        <w:t>W</w:t>
      </w:r>
      <w:r>
        <w:t>e ran separate models for each treatment group</w:t>
      </w:r>
      <w:r>
        <w:t xml:space="preserve"> t</w:t>
      </w:r>
      <w:r w:rsidR="006C3070">
        <w:t>o test</w:t>
      </w:r>
      <w:r>
        <w:t xml:space="preserve"> developmental temperature may have impacted temperature-specific repeatability of metabolic rate. Each model had MR as the response and temperature, body mass and age as fixed effects. We also fitted the same random effects structure describe above. </w:t>
      </w:r>
    </w:p>
    <w:p w14:paraId="3ED53E00" w14:textId="543B23D2" w:rsidR="00CD333D" w:rsidRDefault="00CD333D" w:rsidP="00CD333D">
      <w:pPr>
        <w:ind w:firstLine="720"/>
      </w:pPr>
      <w:r>
        <w:t>Temperature-specific repeatability was be calculated from the entire posterior distribution of the random effects. This is following</w:t>
      </w:r>
      <w:r w:rsidR="003F5756">
        <w:t xml:space="preserve"> the </w:t>
      </w:r>
    </w:p>
    <w:p w14:paraId="7BDA029B" w14:textId="75A2F3E9" w:rsidR="003F5756" w:rsidRDefault="003F5756" w:rsidP="00CD333D">
      <w:pPr>
        <w:ind w:firstLine="720"/>
      </w:pPr>
    </w:p>
    <w:p w14:paraId="7142224C" w14:textId="4F9771AB" w:rsidR="003F5756" w:rsidRPr="00B178E1" w:rsidRDefault="003F5756" w:rsidP="004A691C">
      <w:r>
        <w:t>The model for temperature-specific heritability</w:t>
      </w:r>
      <w:r>
        <w:t xml:space="preserve"> (</w:t>
      </w:r>
      <w:r w:rsidRPr="003F5756">
        <w:rPr>
          <w:i/>
          <w:iCs/>
        </w:rPr>
        <w:t>h</w:t>
      </w:r>
      <w:r w:rsidRPr="003F5756">
        <w:rPr>
          <w:i/>
          <w:iCs/>
          <w:vertAlign w:val="superscript"/>
        </w:rPr>
        <w:t>2</w:t>
      </w:r>
      <w:r>
        <w:t>)</w:t>
      </w:r>
      <w:r>
        <w:t xml:space="preserve"> has the same structure as the repeatability model, except that we fitted the GRM in the models </w:t>
      </w:r>
      <w:r>
        <w:t>to estimate additive genetic variance (V</w:t>
      </w:r>
      <w:r w:rsidRPr="003F5756">
        <w:rPr>
          <w:i/>
          <w:iCs/>
          <w:vertAlign w:val="subscript"/>
        </w:rPr>
        <w:t>G</w:t>
      </w:r>
      <w:r>
        <w:t>). We also included lizard identity twice as a random intercept in the model to partition out permanent environmental variance (V</w:t>
      </w:r>
      <w:r w:rsidRPr="003F5756">
        <w:rPr>
          <w:i/>
          <w:iCs/>
          <w:vertAlign w:val="subscript"/>
        </w:rPr>
        <w:t>PE</w:t>
      </w:r>
      <w:r>
        <w:t xml:space="preserve">). </w:t>
      </w:r>
      <w:r>
        <w:t>Temperature</w:t>
      </w:r>
      <w:r>
        <w:t>-specific repeatability is calculated in the same way as repeatability as described above</w:t>
      </w:r>
      <w:r w:rsidR="004A691C">
        <w:t>, e</w:t>
      </w:r>
      <w:r>
        <w:t xml:space="preserve">xcept that we include </w:t>
      </w:r>
      <w:r>
        <w:t>V</w:t>
      </w:r>
      <w:r w:rsidRPr="003F5756">
        <w:rPr>
          <w:i/>
          <w:iCs/>
          <w:vertAlign w:val="subscript"/>
        </w:rPr>
        <w:t>P</w:t>
      </w:r>
      <w:r>
        <w:rPr>
          <w:i/>
          <w:iCs/>
          <w:vertAlign w:val="subscript"/>
        </w:rPr>
        <w:t xml:space="preserve">E </w:t>
      </w:r>
      <w:r>
        <w:t xml:space="preserve">in the denominator of the </w:t>
      </w:r>
      <w:r w:rsidRPr="003F5756">
        <w:rPr>
          <w:i/>
          <w:iCs/>
        </w:rPr>
        <w:t>h</w:t>
      </w:r>
      <w:r w:rsidRPr="003F5756">
        <w:rPr>
          <w:i/>
          <w:iCs/>
          <w:vertAlign w:val="superscript"/>
        </w:rPr>
        <w:t>2</w:t>
      </w:r>
      <w:r w:rsidR="004A691C">
        <w:t>:</w:t>
      </w:r>
    </w:p>
    <w:p w14:paraId="6FD1C663" w14:textId="47424CE5" w:rsidR="00B178E1" w:rsidRDefault="00B178E1" w:rsidP="009313D4">
      <w:pPr>
        <w:pStyle w:val="Thesissectionheading"/>
      </w:pPr>
      <w:r>
        <w:lastRenderedPageBreak/>
        <w:t>Results</w:t>
      </w:r>
    </w:p>
    <w:p w14:paraId="31F3B785" w14:textId="77777777" w:rsidR="00E91E80" w:rsidRDefault="00E91E80" w:rsidP="00E91E80">
      <w:pPr>
        <w:pStyle w:val="Thesissubheading"/>
        <w:rPr>
          <w:i w:val="0"/>
          <w:iCs/>
        </w:rPr>
      </w:pPr>
      <w:r>
        <w:t>Developmental temperature and its impact on thermal reaction norms of metabolic rate</w:t>
      </w:r>
    </w:p>
    <w:p w14:paraId="0BBD44AB" w14:textId="77777777" w:rsidR="004F02F9" w:rsidRDefault="004F02F9" w:rsidP="004F02F9"/>
    <w:p w14:paraId="61DC404A" w14:textId="77777777" w:rsidR="00E91E80" w:rsidRPr="00B178E1" w:rsidRDefault="00E91E80" w:rsidP="00E91E80">
      <w:pPr>
        <w:pStyle w:val="Thesissubheading"/>
      </w:pPr>
      <w:r>
        <w:t xml:space="preserve">Does developmental temperature influence temperature specific repeatability and heritability of metabolic rate? </w:t>
      </w:r>
    </w:p>
    <w:p w14:paraId="5DB4BD6C" w14:textId="1A6C7898" w:rsidR="00B178E1" w:rsidRDefault="00B178E1" w:rsidP="009313D4">
      <w:pPr>
        <w:pStyle w:val="Thesissectionheading"/>
      </w:pPr>
      <w:r>
        <w:t>Discussion</w:t>
      </w:r>
    </w:p>
    <w:p w14:paraId="1F0EAF17" w14:textId="77777777" w:rsidR="00BF7182" w:rsidRPr="00BF7182" w:rsidRDefault="00BF7182" w:rsidP="00BF7182">
      <w:pPr>
        <w:pStyle w:val="Thesissectionheading"/>
      </w:pPr>
      <w:r w:rsidRPr="00BF7182">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9313D4">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77777777" w:rsidR="00B178E1" w:rsidRDefault="00B178E1" w:rsidP="009313D4">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1T13:12:00Z" w:initials="f">
    <w:p w14:paraId="2F34DEBE" w14:textId="4D45D888" w:rsidR="00406BF7" w:rsidRDefault="00406BF7">
      <w:pPr>
        <w:pStyle w:val="CommentText"/>
      </w:pPr>
      <w:r>
        <w:rPr>
          <w:rStyle w:val="CommentReference"/>
        </w:rPr>
        <w:annotationRef/>
      </w:r>
      <w:r>
        <w:t>For SNP dataset and GRM and Depends if we can fit G matrix in imputation model</w:t>
      </w:r>
    </w:p>
  </w:comment>
  <w:comment w:id="1" w:author="fonti.kar@gmail.com" w:date="2020-09-01T10:40:00Z" w:initials="f">
    <w:p w14:paraId="420F197B" w14:textId="78EFE353" w:rsidR="008A188E" w:rsidRDefault="008A188E">
      <w:pPr>
        <w:pStyle w:val="CommentText"/>
      </w:pPr>
      <w:r>
        <w:rPr>
          <w:rStyle w:val="CommentReference"/>
        </w:rPr>
        <w:annotationRef/>
      </w:r>
      <w:r>
        <w:t xml:space="preserve">Can I replace this with, eggs were processed and incubated following Kar et al unpublished (Chapter </w:t>
      </w:r>
      <w:proofErr w:type="gramStart"/>
      <w:r>
        <w:t>3).</w:t>
      </w:r>
      <w:proofErr w:type="gramEnd"/>
    </w:p>
  </w:comment>
  <w:comment w:id="2" w:author="fonti.kar@gmail.com" w:date="2020-09-01T10:42:00Z" w:initials="f">
    <w:p w14:paraId="28881278" w14:textId="0A5400E1" w:rsidR="008A188E" w:rsidRDefault="008A188E">
      <w:pPr>
        <w:pStyle w:val="CommentText"/>
      </w:pPr>
      <w:r>
        <w:rPr>
          <w:rStyle w:val="CommentReference"/>
        </w:rPr>
        <w:annotationRef/>
      </w:r>
      <w:r>
        <w:t>OR should I calculate this for this sample of eggs in this study?</w:t>
      </w:r>
    </w:p>
  </w:comment>
  <w:comment w:id="3" w:author="fonti.kar@gmail.com" w:date="2020-09-02T10:14:00Z" w:initials="f">
    <w:p w14:paraId="0206605B" w14:textId="55D78723" w:rsidR="00E91E80" w:rsidRDefault="00E91E80">
      <w:pPr>
        <w:pStyle w:val="CommentText"/>
      </w:pPr>
      <w:r>
        <w:rPr>
          <w:rStyle w:val="CommentReference"/>
        </w:rPr>
        <w:annotationRef/>
      </w:r>
      <w:r>
        <w:t>Depends if we do this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34DEBE" w15:done="0"/>
  <w15:commentEx w15:paraId="420F197B" w15:done="0"/>
  <w15:commentEx w15:paraId="28881278" w15:done="0"/>
  <w15:commentEx w15:paraId="020660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8C745" w16cex:dateUtc="2020-09-01T03:12:00Z"/>
  <w16cex:commentExtensible w16cex:durableId="22F8A382" w16cex:dateUtc="2020-09-01T00:40:00Z"/>
  <w16cex:commentExtensible w16cex:durableId="22F8A3FF" w16cex:dateUtc="2020-09-01T00:42:00Z"/>
  <w16cex:commentExtensible w16cex:durableId="22F9EEE9" w16cex:dateUtc="2020-09-02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34DEBE" w16cid:durableId="22F8C745"/>
  <w16cid:commentId w16cid:paraId="420F197B" w16cid:durableId="22F8A382"/>
  <w16cid:commentId w16cid:paraId="28881278" w16cid:durableId="22F8A3FF"/>
  <w16cid:commentId w16cid:paraId="0206605B" w16cid:durableId="22F9EE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68A4"/>
    <w:rsid w:val="00026BA1"/>
    <w:rsid w:val="00027594"/>
    <w:rsid w:val="00035EBA"/>
    <w:rsid w:val="00036854"/>
    <w:rsid w:val="00037F1D"/>
    <w:rsid w:val="00060EA5"/>
    <w:rsid w:val="00065772"/>
    <w:rsid w:val="000751A6"/>
    <w:rsid w:val="00076B26"/>
    <w:rsid w:val="00086DED"/>
    <w:rsid w:val="00091EC6"/>
    <w:rsid w:val="000C66D7"/>
    <w:rsid w:val="00125B6F"/>
    <w:rsid w:val="00126DD9"/>
    <w:rsid w:val="00144757"/>
    <w:rsid w:val="00171F62"/>
    <w:rsid w:val="001826A5"/>
    <w:rsid w:val="00185525"/>
    <w:rsid w:val="001A39B6"/>
    <w:rsid w:val="001B01CC"/>
    <w:rsid w:val="001C41F7"/>
    <w:rsid w:val="001F2499"/>
    <w:rsid w:val="00210D4D"/>
    <w:rsid w:val="00222D02"/>
    <w:rsid w:val="002504B3"/>
    <w:rsid w:val="0027253E"/>
    <w:rsid w:val="002966FB"/>
    <w:rsid w:val="002F0844"/>
    <w:rsid w:val="002F77D5"/>
    <w:rsid w:val="003323B1"/>
    <w:rsid w:val="0033561A"/>
    <w:rsid w:val="00353130"/>
    <w:rsid w:val="00373A51"/>
    <w:rsid w:val="003907F1"/>
    <w:rsid w:val="003C35DA"/>
    <w:rsid w:val="003C3D0C"/>
    <w:rsid w:val="003F5756"/>
    <w:rsid w:val="00406BF7"/>
    <w:rsid w:val="004179F6"/>
    <w:rsid w:val="0048036D"/>
    <w:rsid w:val="00483ACE"/>
    <w:rsid w:val="004864BB"/>
    <w:rsid w:val="004A691C"/>
    <w:rsid w:val="004E2202"/>
    <w:rsid w:val="004F02F9"/>
    <w:rsid w:val="004F1138"/>
    <w:rsid w:val="005847BA"/>
    <w:rsid w:val="005B061E"/>
    <w:rsid w:val="005B0E63"/>
    <w:rsid w:val="005C4D82"/>
    <w:rsid w:val="005E0498"/>
    <w:rsid w:val="005F5ED0"/>
    <w:rsid w:val="00600DBA"/>
    <w:rsid w:val="006042EF"/>
    <w:rsid w:val="00617E00"/>
    <w:rsid w:val="00633ABA"/>
    <w:rsid w:val="0065167A"/>
    <w:rsid w:val="00690D9F"/>
    <w:rsid w:val="006A5E5E"/>
    <w:rsid w:val="006B5B31"/>
    <w:rsid w:val="006C3070"/>
    <w:rsid w:val="006D08F7"/>
    <w:rsid w:val="007505DA"/>
    <w:rsid w:val="007731CB"/>
    <w:rsid w:val="00773921"/>
    <w:rsid w:val="007D6DCC"/>
    <w:rsid w:val="007F73F3"/>
    <w:rsid w:val="008059CF"/>
    <w:rsid w:val="0080652D"/>
    <w:rsid w:val="0081630D"/>
    <w:rsid w:val="00885D54"/>
    <w:rsid w:val="0088693E"/>
    <w:rsid w:val="008A188E"/>
    <w:rsid w:val="008D18A0"/>
    <w:rsid w:val="00924EC5"/>
    <w:rsid w:val="00930EAB"/>
    <w:rsid w:val="009313D4"/>
    <w:rsid w:val="009533C0"/>
    <w:rsid w:val="009A79F9"/>
    <w:rsid w:val="009B23AA"/>
    <w:rsid w:val="009D251D"/>
    <w:rsid w:val="00A0549D"/>
    <w:rsid w:val="00A109A0"/>
    <w:rsid w:val="00A32833"/>
    <w:rsid w:val="00A35F8A"/>
    <w:rsid w:val="00A41F6E"/>
    <w:rsid w:val="00A83571"/>
    <w:rsid w:val="00A83923"/>
    <w:rsid w:val="00AC0F4D"/>
    <w:rsid w:val="00AF4EE4"/>
    <w:rsid w:val="00B178E1"/>
    <w:rsid w:val="00B35650"/>
    <w:rsid w:val="00B41612"/>
    <w:rsid w:val="00B51B97"/>
    <w:rsid w:val="00B542C2"/>
    <w:rsid w:val="00B62E2C"/>
    <w:rsid w:val="00B85ABA"/>
    <w:rsid w:val="00B902D9"/>
    <w:rsid w:val="00BA2D68"/>
    <w:rsid w:val="00BD5AC4"/>
    <w:rsid w:val="00BE2FF5"/>
    <w:rsid w:val="00BE5917"/>
    <w:rsid w:val="00BE61D9"/>
    <w:rsid w:val="00BF3637"/>
    <w:rsid w:val="00BF7182"/>
    <w:rsid w:val="00C47CBB"/>
    <w:rsid w:val="00C52F05"/>
    <w:rsid w:val="00C75C6F"/>
    <w:rsid w:val="00C821EE"/>
    <w:rsid w:val="00CA7CE2"/>
    <w:rsid w:val="00CD333D"/>
    <w:rsid w:val="00CF2A39"/>
    <w:rsid w:val="00D0249C"/>
    <w:rsid w:val="00D15451"/>
    <w:rsid w:val="00D17ED6"/>
    <w:rsid w:val="00D23CD0"/>
    <w:rsid w:val="00D4463A"/>
    <w:rsid w:val="00D5090E"/>
    <w:rsid w:val="00D56A81"/>
    <w:rsid w:val="00DB5114"/>
    <w:rsid w:val="00DC151E"/>
    <w:rsid w:val="00DD04F8"/>
    <w:rsid w:val="00DD3D0A"/>
    <w:rsid w:val="00DE233A"/>
    <w:rsid w:val="00DE7706"/>
    <w:rsid w:val="00E0472B"/>
    <w:rsid w:val="00E309DC"/>
    <w:rsid w:val="00E579A9"/>
    <w:rsid w:val="00E91E80"/>
    <w:rsid w:val="00EC5D25"/>
    <w:rsid w:val="00EC7F0B"/>
    <w:rsid w:val="00ED1FA0"/>
    <w:rsid w:val="00EF3815"/>
    <w:rsid w:val="00EF6C0A"/>
    <w:rsid w:val="00F12BB8"/>
    <w:rsid w:val="00F17EF8"/>
    <w:rsid w:val="00F50E4A"/>
    <w:rsid w:val="00FB0D77"/>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B178E1"/>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4</TotalTime>
  <Pages>6</Pages>
  <Words>4945</Words>
  <Characters>2819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75</cp:revision>
  <dcterms:created xsi:type="dcterms:W3CDTF">2017-04-26T01:46:00Z</dcterms:created>
  <dcterms:modified xsi:type="dcterms:W3CDTF">2020-09-03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ZdDiKyHg"/&gt;&lt;style id="http://www.zotero.org/styles/apa" locale="en-GB" hasBibliography="1" bibliographyStyleHasBeenSet="1"/&gt;&lt;prefs&gt;&lt;pref name="fieldType" value="Field"/&gt;&lt;/prefs&gt;&lt;/data&gt;</vt:lpwstr>
  </property>
</Properties>
</file>